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60389" w14:textId="77777777" w:rsidR="00482A06" w:rsidRPr="004802C8" w:rsidRDefault="00482A06" w:rsidP="00482A06">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54C2A15E" w14:textId="77777777" w:rsidR="00482A06" w:rsidRPr="004802C8" w:rsidRDefault="00482A06" w:rsidP="00482A06">
      <w:pPr>
        <w:pStyle w:val="Heading3"/>
        <w:rPr>
          <w:rFonts w:cs="Times New Roman"/>
        </w:rPr>
      </w:pPr>
      <w:r w:rsidRPr="004802C8">
        <w:rPr>
          <w:rFonts w:cs="Times New Roman"/>
        </w:rPr>
        <w:t xml:space="preserve">Authors: </w:t>
      </w:r>
    </w:p>
    <w:p w14:paraId="49B58411" w14:textId="77777777" w:rsidR="00482A06" w:rsidRDefault="00482A06" w:rsidP="00482A06">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Pr>
          <w:color w:val="000000" w:themeColor="text1"/>
          <w:vertAlign w:val="superscript"/>
        </w:rPr>
        <w:t>2</w:t>
      </w:r>
      <w:r>
        <w:rPr>
          <w:color w:val="000000" w:themeColor="text1"/>
        </w:rPr>
        <w:t xml:space="preserve">, </w:t>
      </w:r>
      <w:r w:rsidRPr="004802C8">
        <w:rPr>
          <w:color w:val="000000" w:themeColor="text1"/>
        </w:rPr>
        <w:t>Sabrina Garcia</w:t>
      </w:r>
      <w:r>
        <w:rPr>
          <w:color w:val="000000" w:themeColor="text1"/>
          <w:vertAlign w:val="superscript"/>
        </w:rPr>
        <w:t>3</w:t>
      </w:r>
      <w:r>
        <w:rPr>
          <w:color w:val="000000" w:themeColor="text1"/>
        </w:rPr>
        <w:t xml:space="preserve"> </w:t>
      </w:r>
    </w:p>
    <w:p w14:paraId="53984FC0" w14:textId="77777777" w:rsidR="00482A06" w:rsidRPr="004802C8" w:rsidRDefault="00482A06" w:rsidP="00482A06">
      <w:pPr>
        <w:rPr>
          <w:color w:val="000000" w:themeColor="text1"/>
        </w:rPr>
      </w:pPr>
    </w:p>
    <w:p w14:paraId="15384ED8" w14:textId="77777777" w:rsidR="00482A06" w:rsidRDefault="00482A06" w:rsidP="00482A06">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Pr>
          <w:color w:val="000000" w:themeColor="text1"/>
        </w:rPr>
        <w:t xml:space="preserve"> </w:t>
      </w:r>
      <w:r>
        <w:rPr>
          <w:color w:val="000000" w:themeColor="text1"/>
          <w:vertAlign w:val="superscript"/>
        </w:rPr>
        <w:t xml:space="preserve">3 </w:t>
      </w:r>
      <w:r>
        <w:rPr>
          <w:color w:val="000000" w:themeColor="text1"/>
          <w:shd w:val="clear" w:color="auto" w:fill="FFFFFF"/>
        </w:rPr>
        <w:t xml:space="preserve">Alaska Department of Fish and Game </w:t>
      </w:r>
    </w:p>
    <w:p w14:paraId="2C3582FF" w14:textId="77777777" w:rsidR="00482A06" w:rsidRPr="00316CF2" w:rsidRDefault="00482A06" w:rsidP="00482A06">
      <w:pPr>
        <w:rPr>
          <w:color w:val="000000" w:themeColor="text1"/>
          <w:shd w:val="clear" w:color="auto" w:fill="FFFFFF"/>
        </w:rPr>
      </w:pPr>
    </w:p>
    <w:p w14:paraId="1BEF31E7" w14:textId="77777777" w:rsidR="00482A06" w:rsidRPr="004802C8" w:rsidRDefault="00482A06" w:rsidP="00482A06">
      <w:pPr>
        <w:rPr>
          <w:color w:val="000000" w:themeColor="text1"/>
        </w:rPr>
      </w:pPr>
      <w:r w:rsidRPr="004802C8">
        <w:rPr>
          <w:color w:val="000000" w:themeColor="text1"/>
        </w:rPr>
        <w:t>* Corresponding Author</w:t>
      </w:r>
    </w:p>
    <w:p w14:paraId="425A2669" w14:textId="77777777" w:rsidR="00482A06" w:rsidRPr="004802C8" w:rsidRDefault="00482A06" w:rsidP="00482A06">
      <w:pPr>
        <w:rPr>
          <w:color w:val="000000" w:themeColor="text1"/>
        </w:rPr>
      </w:pPr>
    </w:p>
    <w:p w14:paraId="17806C87" w14:textId="77777777" w:rsidR="00482A06" w:rsidRPr="004802C8" w:rsidRDefault="00482A06" w:rsidP="00482A06">
      <w:pPr>
        <w:rPr>
          <w:color w:val="000000" w:themeColor="text1"/>
        </w:rPr>
      </w:pPr>
      <w:r w:rsidRPr="004802C8">
        <w:rPr>
          <w:rStyle w:val="Heading3Char"/>
          <w:rFonts w:cs="Times New Roman"/>
        </w:rPr>
        <w:t>Contact Information:</w:t>
      </w:r>
      <w:r w:rsidRPr="004802C8">
        <w:rPr>
          <w:color w:val="000000" w:themeColor="text1"/>
        </w:rPr>
        <w:t xml:space="preserve"> </w:t>
      </w:r>
      <w:hyperlink r:id="rId5" w:history="1">
        <w:r w:rsidRPr="004802C8">
          <w:rPr>
            <w:rStyle w:val="Hyperlink"/>
            <w:color w:val="000000" w:themeColor="text1"/>
          </w:rPr>
          <w:t>gsullaway@alaska.edu</w:t>
        </w:r>
      </w:hyperlink>
    </w:p>
    <w:p w14:paraId="34D03D7A" w14:textId="77777777" w:rsidR="00482A06" w:rsidRPr="004802C8" w:rsidRDefault="00482A06" w:rsidP="00482A06">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33D34145" w14:textId="77777777" w:rsidR="00482A06" w:rsidRPr="004802C8" w:rsidRDefault="00482A06" w:rsidP="00482A06">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A7BC6A3" w14:textId="77777777" w:rsidR="00482A06" w:rsidRPr="004802C8" w:rsidRDefault="00482A06" w:rsidP="00482A06">
      <w:pPr>
        <w:rPr>
          <w:rFonts w:eastAsiaTheme="minorHAnsi"/>
          <w:color w:val="000000" w:themeColor="text1"/>
        </w:rPr>
      </w:pPr>
    </w:p>
    <w:p w14:paraId="09803B80" w14:textId="77777777" w:rsidR="00482A06" w:rsidRPr="004802C8" w:rsidRDefault="00482A06" w:rsidP="00482A06">
      <w:pPr>
        <w:pStyle w:val="Heading3"/>
        <w:rPr>
          <w:rFonts w:cs="Times New Roman"/>
        </w:rPr>
      </w:pPr>
      <w:r w:rsidRPr="004802C8">
        <w:rPr>
          <w:rFonts w:cs="Times New Roman"/>
        </w:rPr>
        <w:t>2. Methods</w:t>
      </w:r>
      <w:bookmarkEnd w:id="0"/>
    </w:p>
    <w:p w14:paraId="177760A3" w14:textId="77777777" w:rsidR="00482A06" w:rsidRPr="004802C8" w:rsidRDefault="00482A06" w:rsidP="00482A06">
      <w:pPr>
        <w:pStyle w:val="Heading4"/>
      </w:pPr>
      <w:r w:rsidRPr="004802C8">
        <w:t>2.1 Population Dynamics Model</w:t>
      </w:r>
    </w:p>
    <w:p w14:paraId="59C31D76" w14:textId="77777777" w:rsidR="00482A06" w:rsidRPr="004802C8" w:rsidRDefault="00482A06" w:rsidP="00482A06">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Yukon River Chum salmon at multiple stages throughout their lifecycle</w:t>
      </w:r>
      <w:r>
        <w:t xml:space="preserve"> (Figure 1, Figure 2)</w:t>
      </w:r>
      <w:r w:rsidRPr="004802C8">
        <w:t>. IPMs are a class of models</w:t>
      </w:r>
      <w:r>
        <w:t>, also called lifecycle models, that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4802C8">
        <w:fldChar w:fldCharType="begin"/>
      </w:r>
      <w:r>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4802C8">
        <w:fldChar w:fldCharType="separate"/>
      </w:r>
      <w:r>
        <w:rPr>
          <w:noProof/>
        </w:rPr>
        <w:t>(Besbeas et al. 2002, Cunningham et al. 2018, Regehr et al. 2018, Crozier et al. 2021, DeFilippo et al. 2021)</w:t>
      </w:r>
      <w:r w:rsidRPr="004802C8">
        <w:fldChar w:fldCharType="end"/>
      </w:r>
      <w:r w:rsidRPr="004802C8">
        <w:t>. The flexible IPM framework allowed incorporat</w:t>
      </w:r>
      <w:r>
        <w:t>ion of</w:t>
      </w:r>
      <w:r w:rsidRPr="004802C8">
        <w:t xml:space="preserve"> multiple data sources when estimating ecosystem covariate impacts on Fall Chum salmon survival. The IPM tracked cohorts of fall Chum salmon by brood year, </w:t>
      </w:r>
      <w:r w:rsidRPr="004802C8">
        <w:rPr>
          <w:i/>
          <w:iCs/>
        </w:rPr>
        <w:t>t</w:t>
      </w:r>
      <w:r w:rsidRPr="004802C8">
        <w:t xml:space="preserve">, life stage, </w:t>
      </w:r>
      <w:r w:rsidRPr="004802C8">
        <w:rPr>
          <w:i/>
          <w:iCs/>
        </w:rPr>
        <w:t>s</w:t>
      </w:r>
      <w:r>
        <w:rPr>
          <w:i/>
          <w:iCs/>
        </w:rPr>
        <w:t xml:space="preserve"> </w:t>
      </w:r>
      <w:r>
        <w:t xml:space="preserve">and age, </w:t>
      </w:r>
      <w:r>
        <w:rPr>
          <w:i/>
          <w:iCs/>
        </w:rPr>
        <w:t>a</w:t>
      </w:r>
      <w:r w:rsidRPr="004802C8">
        <w:t xml:space="preserve">. The model includes </w:t>
      </w:r>
      <w:r>
        <w:t>four</w:t>
      </w:r>
      <w:r w:rsidRPr="004802C8">
        <w:t xml:space="preserve"> stages for Yukon river fall chum: 1) “eggs”, </w:t>
      </w:r>
      <w:r>
        <w:t>which tracks the</w:t>
      </w:r>
      <w:r w:rsidRPr="004802C8">
        <w:t xml:space="preserve"> amount of eggs produced by spawners</w:t>
      </w:r>
      <w:r>
        <w:t>,</w:t>
      </w:r>
      <w:r w:rsidRPr="004802C8">
        <w:t xml:space="preserve"> </w:t>
      </w:r>
      <w:r>
        <w:t xml:space="preserve">2) </w:t>
      </w:r>
      <w:r w:rsidRPr="004802C8">
        <w:t xml:space="preserve">“juvenil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river mouth and are vulnerable to terminal harvest, , </w:t>
      </w:r>
      <w:r>
        <w:t>4</w:t>
      </w:r>
      <w:r w:rsidRPr="004802C8">
        <w:t xml:space="preserve">) “spawners”, which </w:t>
      </w:r>
      <w:r>
        <w:t>are</w:t>
      </w:r>
      <w:r w:rsidRPr="004802C8">
        <w:t xml:space="preserve"> the fish that return back to the spawning grounds</w:t>
      </w:r>
      <w:r>
        <w:t xml:space="preserve"> and is the difference between total returns and total terminal harvest </w:t>
      </w:r>
      <w:r w:rsidRPr="004802C8">
        <w:t xml:space="preserve">(Figure </w:t>
      </w:r>
      <w:r>
        <w:t>2</w:t>
      </w:r>
      <w:r w:rsidRPr="004802C8">
        <w:t xml:space="preserve">). </w:t>
      </w:r>
    </w:p>
    <w:p w14:paraId="2D4E2650" w14:textId="77777777" w:rsidR="00482A06" w:rsidRPr="004802C8" w:rsidRDefault="00482A06" w:rsidP="00482A06">
      <w:pPr>
        <w:ind w:firstLine="360"/>
      </w:pPr>
      <w:r w:rsidRPr="004802C8">
        <w:t xml:space="preserve">The number of Chum salmon surviving from an egg to the end of their first ocean summer, </w:t>
      </w:r>
      <w:proofErr w:type="spellStart"/>
      <w:r w:rsidRPr="004802C8">
        <w:t>N</w:t>
      </w:r>
      <w:r w:rsidRPr="004802C8">
        <w:rPr>
          <w:vertAlign w:val="subscript"/>
        </w:rPr>
        <w:t>t,s</w:t>
      </w:r>
      <w:proofErr w:type="spellEnd"/>
      <w:r w:rsidRPr="004802C8">
        <w:rPr>
          <w:vertAlign w:val="subscript"/>
        </w:rPr>
        <w:t>=j</w:t>
      </w:r>
      <w:r w:rsidRPr="004802C8">
        <w:t xml:space="preserve"> depended up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2A209ADD" w14:textId="77777777" w:rsidR="00482A06" w:rsidRPr="000659EB" w:rsidRDefault="00482A06" w:rsidP="00482A06">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3FE1D4EB" w14:textId="77777777" w:rsidR="00482A06" w:rsidRPr="004802C8" w:rsidRDefault="00482A06" w:rsidP="00482A06">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55B223E5" w14:textId="77777777" w:rsidR="00482A06" w:rsidRPr="004802C8" w:rsidRDefault="00482A06" w:rsidP="00482A06">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Pr="004802C8">
        <w:t xml:space="preserve">        Eq. 4.2</w:t>
      </w:r>
    </w:p>
    <w:p w14:paraId="2E17F0F1" w14:textId="77777777" w:rsidR="00482A06" w:rsidRPr="004802C8" w:rsidRDefault="00482A06" w:rsidP="00482A06">
      <w:pPr>
        <w:ind w:firstLine="360"/>
      </w:pPr>
      <w:r w:rsidRPr="004802C8">
        <w:lastRenderedPageBreak/>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proofErr w:type="spellStart"/>
      <w:r>
        <w:t>s</w:t>
      </w:r>
      <w:proofErr w:type="spellEnd"/>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678324D7" w14:textId="77777777" w:rsidR="00482A06" w:rsidRPr="004802C8" w:rsidRDefault="00482A06" w:rsidP="00482A06">
      <w:pPr>
        <w:ind w:firstLine="360"/>
      </w:pPr>
      <w:r w:rsidRPr="004802C8">
        <w:t xml:space="preserve">      </w:t>
      </w:r>
    </w:p>
    <w:p w14:paraId="2D293D66" w14:textId="77777777" w:rsidR="00482A06" w:rsidRPr="004802C8" w:rsidRDefault="00482A06" w:rsidP="00482A06">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Pr="004802C8">
        <w:t xml:space="preserve">        Eq. 4.3</w:t>
      </w:r>
    </w:p>
    <w:p w14:paraId="22253E1C" w14:textId="77777777" w:rsidR="00482A06" w:rsidRPr="004802C8" w:rsidRDefault="00482A06" w:rsidP="00482A06">
      <w:pPr>
        <w:pStyle w:val="NormalWeb"/>
        <w:spacing w:before="0" w:beforeAutospacing="0" w:after="0" w:afterAutospacing="0"/>
        <w:ind w:firstLine="360"/>
      </w:pPr>
    </w:p>
    <w:p w14:paraId="09CC79AA" w14:textId="77777777" w:rsidR="00482A06" w:rsidRPr="004802C8" w:rsidRDefault="00482A06" w:rsidP="00482A06">
      <w:pPr>
        <w:pStyle w:val="NormalWeb"/>
        <w:spacing w:before="0" w:beforeAutospacing="0" w:after="0" w:afterAutospacing="0"/>
        <w:ind w:firstLine="360"/>
      </w:pPr>
      <w:r w:rsidRPr="004802C8">
        <w:t xml:space="preserve">Here, a matrix of mean-scaled covariate values </w:t>
      </w:r>
      <w:r w:rsidRPr="000659EB">
        <w:rPr>
          <w:i/>
          <w:iCs/>
        </w:rPr>
        <w:t>c</w:t>
      </w:r>
      <w:r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 xml:space="preserve">were multiplied by an associated coefficien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 specific survival rates. </w:t>
      </w:r>
    </w:p>
    <w:p w14:paraId="046418CC" w14:textId="77777777" w:rsidR="00482A06" w:rsidRPr="004802C8" w:rsidRDefault="00482A06" w:rsidP="00482A06">
      <w:pPr>
        <w:pStyle w:val="NormalWeb"/>
        <w:spacing w:before="0" w:beforeAutospacing="0" w:after="0" w:afterAutospacing="0"/>
        <w:ind w:firstLine="360"/>
      </w:pPr>
      <w:r w:rsidRPr="004802C8">
        <w:t xml:space="preserve">Upon surviving their first summer at sea, </w:t>
      </w:r>
      <w:r>
        <w:t>C</w:t>
      </w:r>
      <w:r w:rsidRPr="004802C8">
        <w:t xml:space="preserve">hum salmon migrate to the Eastern Aleutian Islands and Western Gulf of Alaska,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n the GOA is hypothesized </w:t>
      </w:r>
      <w:r>
        <w:t>to be</w:t>
      </w:r>
      <w:r w:rsidRPr="004802C8">
        <w:t xml:space="preserve"> a critical life stage step</w:t>
      </w:r>
      <w:r>
        <w:t>.</w:t>
      </w:r>
      <w:r w:rsidRPr="004802C8">
        <w:t xml:space="preserve"> </w:t>
      </w:r>
      <w:r>
        <w:t>T</w:t>
      </w:r>
      <w:r w:rsidRPr="004802C8">
        <w:t>hus</w:t>
      </w:r>
      <w:r>
        <w:t>,</w:t>
      </w:r>
      <w:r w:rsidRPr="004802C8">
        <w:t xml:space="preserve"> </w:t>
      </w:r>
      <w:r>
        <w:t>survival was</w:t>
      </w:r>
      <w:r w:rsidRPr="004802C8">
        <w:t xml:space="preserve"> estimated during the first winter at sea, </w:t>
      </w:r>
      <m:oMath>
        <m:r>
          <m:rPr>
            <m:sty m:val="p"/>
          </m:rPr>
          <w:rPr>
            <w:rFonts w:ascii="Cambria Math" w:hAnsi="Cambria Math"/>
          </w:rPr>
          <m:t>κ</m:t>
        </m:r>
      </m:oMath>
      <w:r w:rsidRPr="004802C8">
        <w:rPr>
          <w:vertAlign w:val="subscript"/>
        </w:rPr>
        <w:t xml:space="preserve">t,s=m. </w:t>
      </w:r>
      <w:r w:rsidRPr="004802C8">
        <w:t xml:space="preserve"> Survival during the first winter at sea was estimated using the </w:t>
      </w:r>
      <w:proofErr w:type="spellStart"/>
      <w:r w:rsidRPr="004802C8">
        <w:t>Beverton</w:t>
      </w:r>
      <w:proofErr w:type="spellEnd"/>
      <w:r w:rsidRPr="004802C8">
        <w:t xml:space="preserve">-Holt transition function described above (Eq. 4.2) and the productivity parameter, which informs </w:t>
      </w:r>
      <w:r>
        <w:t xml:space="preserve">the maximum </w:t>
      </w:r>
      <w:r w:rsidRPr="004802C8">
        <w:t>survival</w:t>
      </w:r>
      <w:r>
        <w:t xml:space="preserve"> rate</w:t>
      </w:r>
      <w:r w:rsidRPr="004802C8">
        <w:t xml:space="preserve">, was estimated conditional on environmental covariates described in Table 1 for the marine stage. </w:t>
      </w:r>
      <w:r>
        <w:t xml:space="preserve">Survival from the first winter at sea, </w:t>
      </w:r>
      <m:oMath>
        <m:r>
          <m:rPr>
            <m:sty m:val="p"/>
          </m:rPr>
          <w:rPr>
            <w:rFonts w:ascii="Cambria Math" w:hAnsi="Cambria Math"/>
          </w:rPr>
          <m:t>κ</m:t>
        </m:r>
      </m:oMath>
      <w:r w:rsidRPr="004802C8">
        <w:rPr>
          <w:vertAlign w:val="subscript"/>
        </w:rPr>
        <w:t>t,s=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0F17F9C4" w14:textId="77777777" w:rsidR="00482A06" w:rsidRPr="004802C8" w:rsidRDefault="00482A06" w:rsidP="00482A06">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Pr="004802C8">
        <w:t xml:space="preserve">= </w:t>
      </w:r>
      <m:oMath>
        <m:r>
          <m:rPr>
            <m:sty m:val="p"/>
          </m:rPr>
          <w:rPr>
            <w:rFonts w:ascii="Cambria Math" w:hAnsi="Cambria Math"/>
          </w:rPr>
          <m:t>κ</m:t>
        </m:r>
      </m:oMath>
      <w:r w:rsidRPr="004802C8">
        <w:rPr>
          <w:vertAlign w:val="subscript"/>
        </w:rPr>
        <w:t>t,s=m *</w:t>
      </w:r>
      <w:r w:rsidRPr="004802C8">
        <w:t xml:space="preserve"> </w:t>
      </w:r>
      <w:proofErr w:type="spellStart"/>
      <w:r w:rsidRPr="004802C8">
        <w:t>N</w:t>
      </w:r>
      <w:r w:rsidRPr="004802C8">
        <w:rPr>
          <w:vertAlign w:val="subscript"/>
        </w:rPr>
        <w:t>t,s</w:t>
      </w:r>
      <w:proofErr w:type="spellEnd"/>
      <w:r w:rsidRPr="004802C8">
        <w:rPr>
          <w:vertAlign w:val="subscript"/>
        </w:rPr>
        <w:t>=j</w:t>
      </w:r>
      <w:r w:rsidRPr="004802C8">
        <w:t xml:space="preserve">                  Eq. 4.4</w:t>
      </w:r>
    </w:p>
    <w:p w14:paraId="25D59BC3" w14:textId="77777777" w:rsidR="00482A06" w:rsidRPr="004802C8" w:rsidRDefault="00482A06" w:rsidP="00482A06">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 xml:space="preserve">depended 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 xml:space="preserve">and the proportion of fish that 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0EC54D3A" w14:textId="77777777" w:rsidR="00482A06" w:rsidRPr="004802C8" w:rsidRDefault="00482A06" w:rsidP="00482A06">
      <w:pPr>
        <w:pStyle w:val="NormalWeb"/>
        <w:spacing w:before="0" w:beforeAutospacing="0" w:after="0" w:afterAutospacing="0"/>
        <w:jc w:val="center"/>
      </w:pPr>
    </w:p>
    <w:p w14:paraId="42306530" w14:textId="77777777" w:rsidR="00482A06" w:rsidRPr="004802C8" w:rsidRDefault="00482A06" w:rsidP="00482A0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Pr="004802C8">
        <w:t xml:space="preserve">          Eq. 4.5</w:t>
      </w:r>
    </w:p>
    <w:p w14:paraId="55A6C857" w14:textId="77777777" w:rsidR="00482A06" w:rsidRPr="004802C8" w:rsidRDefault="00482A06" w:rsidP="00482A06">
      <w:pPr>
        <w:pStyle w:val="NormalWeb"/>
        <w:spacing w:before="0" w:beforeAutospacing="0" w:after="0" w:afterAutospacing="0"/>
      </w:pPr>
    </w:p>
    <w:p w14:paraId="7A608CA4" w14:textId="77777777" w:rsidR="00482A06" w:rsidRPr="004802C8" w:rsidRDefault="00482A06" w:rsidP="00482A06">
      <w:pPr>
        <w:pStyle w:val="NormalWeb"/>
        <w:spacing w:before="0" w:beforeAutospacing="0" w:after="0" w:afterAutospacing="0"/>
      </w:pPr>
      <w:r w:rsidRPr="004802C8">
        <w:t xml:space="preserve">We assumed a </w:t>
      </w:r>
      <w:r>
        <w:t xml:space="preserve">fixed </w:t>
      </w:r>
      <w:r w:rsidRPr="004802C8">
        <w:t xml:space="preserve">natural mortality for ages 4-6,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fish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Pr="004802C8">
        <w:t xml:space="preserve">, but that overall ocean mortality after the first winter at sea was low. </w:t>
      </w:r>
      <w:r>
        <w:t xml:space="preserve">The maturity schedule for Chum salmon was assumed to vary over time randomly, relative to an average maturity schedule. </w:t>
      </w:r>
      <w:r w:rsidRPr="004802C8">
        <w:t xml:space="preserve">The proportion of fish returning to the Yukon River </w:t>
      </w:r>
      <w:r>
        <w:t xml:space="preserve">at each ocean age </w:t>
      </w:r>
      <m:oMath>
        <m:r>
          <w:rPr>
            <w:rFonts w:ascii="Cambria Math" w:hAnsi="Cambria Math"/>
          </w:rPr>
          <m:t>a</m:t>
        </m:r>
      </m:oMath>
      <w:r>
        <w:t xml:space="preserve"> in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 at 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 at maturity were </w:t>
      </w:r>
      <w:r w:rsidRPr="004802C8">
        <w:t>determined by an inverse dispersion parameter</w:t>
      </w:r>
      <w:r>
        <w:t xml:space="preserve">, </w:t>
      </w:r>
      <w:r>
        <w:rPr>
          <w:i/>
          <w:iCs/>
        </w:rPr>
        <w:t>D</w:t>
      </w:r>
      <w:r w:rsidRPr="004802C8">
        <w:t xml:space="preserve">. </w:t>
      </w:r>
    </w:p>
    <w:p w14:paraId="65006404" w14:textId="77777777" w:rsidR="00482A06" w:rsidRPr="004802C8" w:rsidRDefault="00482A06" w:rsidP="00482A0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Pr="004802C8">
        <w:t xml:space="preserve"> </w:t>
      </w:r>
      <w:r w:rsidRPr="004802C8">
        <w:tab/>
        <w:t>Eq. 4.6</w:t>
      </w:r>
    </w:p>
    <w:p w14:paraId="5B09D1A2" w14:textId="77777777" w:rsidR="00482A06" w:rsidRPr="004802C8" w:rsidRDefault="00482A06" w:rsidP="00482A06">
      <w:pPr>
        <w:pStyle w:val="NormalWeb"/>
        <w:spacing w:before="0" w:beforeAutospacing="0" w:after="0" w:afterAutospacing="0"/>
      </w:pPr>
    </w:p>
    <w:p w14:paraId="22BC0813" w14:textId="77777777" w:rsidR="00482A06" w:rsidRPr="004802C8" w:rsidRDefault="00482A06" w:rsidP="00482A06">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 at age in calendar year </w:t>
      </w:r>
      <m:oMath>
        <m:r>
          <w:rPr>
            <w:rFonts w:ascii="Cambria Math" w:hAnsi="Cambria Math"/>
          </w:rPr>
          <m:t>y</m:t>
        </m:r>
      </m:oMath>
      <w:r>
        <w:t xml:space="preserve"> is:</w:t>
      </w:r>
    </w:p>
    <w:p w14:paraId="228E7AAD" w14:textId="77777777" w:rsidR="00482A06" w:rsidRPr="004802C8" w:rsidRDefault="00482A06" w:rsidP="00482A06">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t xml:space="preserve">  </w:t>
      </w:r>
      <w:r w:rsidRPr="004802C8">
        <w:t>Eq. 4.7</w:t>
      </w:r>
    </w:p>
    <w:p w14:paraId="4F04F40C" w14:textId="77777777" w:rsidR="00482A06" w:rsidRPr="004802C8" w:rsidRDefault="00482A06" w:rsidP="00482A06">
      <w:pPr>
        <w:jc w:val="center"/>
        <w:rPr>
          <w:vertAlign w:val="subscript"/>
        </w:rPr>
      </w:pPr>
    </w:p>
    <w:p w14:paraId="0C1348DA" w14:textId="77777777" w:rsidR="00482A06" w:rsidRPr="004802C8" w:rsidRDefault="00482A06" w:rsidP="00482A06">
      <w:pPr>
        <w:pStyle w:val="NormalWeb"/>
        <w:spacing w:before="0" w:beforeAutospacing="0" w:after="0" w:afterAutospacing="0"/>
      </w:pPr>
      <w:r w:rsidRPr="004802C8">
        <w:lastRenderedPageBreak/>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5ADE9A87" w14:textId="77777777" w:rsidR="00482A06" w:rsidRPr="004802C8" w:rsidRDefault="00482A06" w:rsidP="00482A06">
      <w:pPr>
        <w:pStyle w:val="NormalWeb"/>
        <w:spacing w:before="0" w:beforeAutospacing="0" w:after="0" w:afterAutospacing="0"/>
        <w:ind w:firstLine="360"/>
      </w:pPr>
    </w:p>
    <w:p w14:paraId="28DB03E3" w14:textId="77777777" w:rsidR="00482A06" w:rsidRPr="004802C8" w:rsidRDefault="00482A06" w:rsidP="00482A06">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Pr="004802C8">
        <w:rPr>
          <w:vertAlign w:val="subscript"/>
        </w:rPr>
        <w:tab/>
      </w:r>
      <w:r w:rsidRPr="004802C8">
        <w:rPr>
          <w:vertAlign w:val="subscript"/>
        </w:rPr>
        <w:tab/>
      </w:r>
      <w:r w:rsidRPr="004802C8">
        <w:t>Eq. 4.8</w:t>
      </w:r>
    </w:p>
    <w:p w14:paraId="7530E2F2" w14:textId="77777777" w:rsidR="00482A06" w:rsidRPr="004802C8" w:rsidRDefault="00482A06" w:rsidP="00482A06">
      <w:pPr>
        <w:ind w:firstLine="720"/>
      </w:pPr>
    </w:p>
    <w:p w14:paraId="6F7F42B1" w14:textId="77777777" w:rsidR="00482A06" w:rsidRPr="004802C8" w:rsidRDefault="00482A06" w:rsidP="00482A06">
      <w:r w:rsidRPr="004802C8">
        <w:t xml:space="preserve">Returning fish that were not captured in terminal fisheries were assumed to reach the spawning grounds and reproduce. </w:t>
      </w:r>
    </w:p>
    <w:p w14:paraId="002E65FC" w14:textId="77777777" w:rsidR="00482A06" w:rsidRPr="004802C8" w:rsidRDefault="00482A06" w:rsidP="00482A06">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t xml:space="preserve">    </w:t>
      </w:r>
      <w:r w:rsidRPr="004802C8">
        <w:t>Eq. 4.9</w:t>
      </w:r>
    </w:p>
    <w:p w14:paraId="0F0B1465" w14:textId="77777777" w:rsidR="00482A06" w:rsidRPr="004802C8" w:rsidRDefault="00482A06" w:rsidP="00482A06">
      <w:pPr>
        <w:jc w:val="center"/>
      </w:pPr>
    </w:p>
    <w:p w14:paraId="371A21BD" w14:textId="77777777" w:rsidR="00482A06" w:rsidRDefault="00482A06" w:rsidP="00482A06">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capturing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008D169A" w14:textId="77777777" w:rsidR="00482A06" w:rsidRPr="00720522" w:rsidRDefault="00482A06" w:rsidP="00482A06">
      <w:pPr>
        <w:ind w:firstLine="720"/>
      </w:pPr>
    </w:p>
    <w:p w14:paraId="3FA8CDD0" w14:textId="77777777" w:rsidR="00482A06" w:rsidRDefault="00482A06" w:rsidP="00482A06">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Pr="004802C8">
        <w:tab/>
        <w:t>Eq. 4.1</w:t>
      </w:r>
      <w:r>
        <w:t>0</w:t>
      </w:r>
    </w:p>
    <w:p w14:paraId="49EC836C" w14:textId="77777777" w:rsidR="00482A06" w:rsidRDefault="00482A06" w:rsidP="00482A06">
      <w:pPr>
        <w:pStyle w:val="NormalWeb"/>
        <w:spacing w:before="0" w:beforeAutospacing="0" w:after="0" w:afterAutospacing="0"/>
        <w:ind w:left="2160" w:firstLine="720"/>
      </w:pPr>
    </w:p>
    <w:p w14:paraId="117AA9E4" w14:textId="77777777" w:rsidR="00482A06" w:rsidRDefault="00482A06" w:rsidP="00482A06">
      <w:pPr>
        <w:ind w:firstLine="720"/>
      </w:pPr>
      <w:r>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29D459A2" w14:textId="77777777" w:rsidR="00482A06" w:rsidRPr="004802C8" w:rsidRDefault="00482A06" w:rsidP="00482A06">
      <w:pPr>
        <w:pStyle w:val="NormalWeb"/>
        <w:spacing w:before="0" w:beforeAutospacing="0" w:after="0" w:afterAutospacing="0"/>
        <w:ind w:left="2160" w:firstLine="720"/>
      </w:pPr>
    </w:p>
    <w:p w14:paraId="527F7278" w14:textId="77777777" w:rsidR="00482A06" w:rsidRPr="004802C8" w:rsidRDefault="00482A06" w:rsidP="00482A06">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Pr="00720522">
        <w:t xml:space="preserve"> </w:t>
      </w:r>
      <w:r>
        <w:tab/>
      </w:r>
      <w:r>
        <w:tab/>
      </w:r>
      <w:r>
        <w:tab/>
      </w:r>
      <w:r>
        <w:tab/>
      </w:r>
      <w:r w:rsidRPr="004802C8">
        <w:t>Eq. 4.1</w:t>
      </w:r>
      <w:r>
        <w:t>1</w:t>
      </w:r>
    </w:p>
    <w:p w14:paraId="7E573E88" w14:textId="77777777" w:rsidR="00482A06" w:rsidRDefault="00482A06" w:rsidP="00482A06">
      <w:pPr>
        <w:ind w:left="2160" w:firstLine="720"/>
      </w:pPr>
    </w:p>
    <w:p w14:paraId="7406D88C" w14:textId="77777777" w:rsidR="00482A06" w:rsidRPr="004802C8" w:rsidRDefault="00482A06" w:rsidP="00482A06">
      <w:pPr>
        <w:pStyle w:val="Heading4"/>
      </w:pPr>
      <w:r w:rsidRPr="004802C8">
        <w:t>2.2 Model Estimation</w:t>
      </w:r>
    </w:p>
    <w:p w14:paraId="45AE5757" w14:textId="77777777" w:rsidR="00482A06" w:rsidRDefault="00482A06" w:rsidP="00482A06">
      <w:pPr>
        <w:pStyle w:val="NormalWeb"/>
        <w:spacing w:before="0" w:beforeAutospacing="0" w:after="0" w:afterAutospacing="0"/>
        <w:ind w:firstLine="360"/>
        <w:rPr>
          <w:color w:val="000000"/>
        </w:rPr>
      </w:pPr>
      <w:r w:rsidRPr="004802C8">
        <w:t xml:space="preserve">We fit the </w:t>
      </w:r>
      <w:r>
        <w:t>IPM</w:t>
      </w:r>
      <w:r w:rsidRPr="004802C8">
        <w:t xml:space="preserve"> to multiple datasets using Bayesian inference and implemented the model in STAN </w:t>
      </w:r>
      <w:r w:rsidRPr="004802C8">
        <w:fldChar w:fldCharType="begin"/>
      </w:r>
      <w:r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Pr="004802C8">
        <w:fldChar w:fldCharType="separate"/>
      </w:r>
      <w:r w:rsidRPr="004802C8">
        <w:rPr>
          <w:noProof/>
        </w:rPr>
        <w:t>(Carpenter et al. 2017)</w:t>
      </w:r>
      <w:r w:rsidRPr="004802C8">
        <w:fldChar w:fldCharType="end"/>
      </w:r>
      <w:r w:rsidRPr="004802C8">
        <w:t xml:space="preserve"> using the rstan package in R </w:t>
      </w:r>
      <w:r w:rsidRPr="004802C8">
        <w:fldChar w:fldCharType="begin"/>
      </w:r>
      <w:r>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Pr="004802C8">
        <w:rPr>
          <w:noProof/>
        </w:rPr>
        <w:t>(Stan Development Team 2024)</w:t>
      </w:r>
      <w:r w:rsidRPr="004802C8">
        <w:fldChar w:fldCharType="end"/>
      </w:r>
      <w:r w:rsidRPr="004802C8">
        <w:t>. The model was fit using 4 chains, 8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4C596E69" w14:textId="77777777" w:rsidR="00482A06" w:rsidRDefault="00482A06" w:rsidP="00482A06">
      <w:pPr>
        <w:pStyle w:val="NormalWeb"/>
        <w:spacing w:before="0" w:beforeAutospacing="0" w:after="0" w:afterAutospacing="0"/>
        <w:ind w:firstLine="360"/>
        <w:rPr>
          <w:color w:val="000000"/>
        </w:rPr>
      </w:pPr>
    </w:p>
    <w:p w14:paraId="1DED88C4" w14:textId="77777777" w:rsidR="00482A06" w:rsidRPr="004802C8" w:rsidRDefault="00482A06" w:rsidP="00482A06">
      <w:pPr>
        <w:pStyle w:val="Heading4"/>
      </w:pPr>
      <w:r>
        <w:t xml:space="preserve">2.3 Population Data  </w:t>
      </w:r>
    </w:p>
    <w:p w14:paraId="3CA479C8" w14:textId="77777777" w:rsidR="00482A06" w:rsidRPr="004802C8" w:rsidRDefault="00482A06" w:rsidP="00482A06">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t>C</w:t>
      </w:r>
      <w:r w:rsidRPr="004802C8">
        <w:t>hum salmon index arising from data collected in the Northern Bering Sea (NBS) survey. The NBS survey is a collaborative survey run by ADFG, NOAA Alaska Fishery Science Center</w:t>
      </w:r>
      <w:r>
        <w:t xml:space="preserve"> to</w:t>
      </w:r>
      <w:r w:rsidRPr="004802C8">
        <w:t xml:space="preserve"> better understand the Northern Bering Sea 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 before they migrate to the Gulf of Alaska/Eastern Aleutians. </w:t>
      </w:r>
    </w:p>
    <w:p w14:paraId="0CE0B870" w14:textId="77777777" w:rsidR="00482A06" w:rsidRPr="004802C8" w:rsidRDefault="00482A06" w:rsidP="00482A06">
      <w:pPr>
        <w:pStyle w:val="NormalWeb"/>
        <w:spacing w:before="0" w:beforeAutospacing="0" w:after="0" w:afterAutospacing="0"/>
        <w:ind w:firstLine="360"/>
      </w:pPr>
      <w:r w:rsidRPr="004802C8">
        <w:t xml:space="preserve">To account for spatial and temporal survey imbalances, Chum salmon CPUE data were used to estimate a juvenile </w:t>
      </w:r>
      <w:r>
        <w:t>C</w:t>
      </w:r>
      <w:r w:rsidRPr="004802C8">
        <w:t>hum salmon index (</w:t>
      </w:r>
      <w:r>
        <w:rPr>
          <w:b/>
          <w:bCs/>
        </w:rPr>
        <w:t>Garcia et al in prep?</w:t>
      </w:r>
      <w:r w:rsidRPr="004802C8">
        <w:t xml:space="preserve">). A Vector Autoregressive </w:t>
      </w:r>
      <w:proofErr w:type="spellStart"/>
      <w:r w:rsidRPr="004802C8">
        <w:t>Spatio</w:t>
      </w:r>
      <w:proofErr w:type="spellEnd"/>
      <w:r w:rsidRPr="004802C8">
        <w:t xml:space="preserve">-Temporal modeling approach was used to create an independent index of juvenile chum salmon, and methods are detailed by Cunningham et al </w:t>
      </w:r>
      <w:r w:rsidRPr="004802C8">
        <w:fldChar w:fldCharType="begin"/>
      </w:r>
      <w:r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4802C8">
        <w:fldChar w:fldCharType="separate"/>
      </w:r>
      <w:r w:rsidRPr="004802C8">
        <w:rPr>
          <w:noProof/>
        </w:rPr>
        <w:t>(Thorson 2019)</w:t>
      </w:r>
      <w:r w:rsidRPr="004802C8">
        <w:fldChar w:fldCharType="end"/>
      </w:r>
      <w:r w:rsidRPr="004802C8">
        <w:t xml:space="preserve">. The NBS survey </w:t>
      </w:r>
      <w:r w:rsidRPr="004802C8">
        <w:lastRenderedPageBreak/>
        <w:t xml:space="preserve">includes multiple stocks of juvenile chum salmon that spend their first summer in the NBS. </w:t>
      </w:r>
      <w:r>
        <w:t>Chum salmon</w:t>
      </w:r>
      <w:r w:rsidRPr="004802C8">
        <w:t xml:space="preserve"> caught in this survey are allocated to genetic reporting groups using a spatial mixed stock analysis (MSA) (</w:t>
      </w:r>
      <w:r w:rsidRPr="004802C8">
        <w:rPr>
          <w:b/>
          <w:bCs/>
        </w:rPr>
        <w:t>CITE</w:t>
      </w:r>
      <w:r w:rsidRPr="004802C8">
        <w:t xml:space="preserve">, </w:t>
      </w:r>
      <w:r w:rsidRPr="004802C8">
        <w:rPr>
          <w:b/>
          <w:bCs/>
        </w:rPr>
        <w:t>Lee et al..?).</w:t>
      </w:r>
      <w:r w:rsidRPr="004802C8">
        <w:t xml:space="preserve"> The MSA has five reporting groups, including Yukon River fall chum salmon</w:t>
      </w:r>
      <w:r>
        <w:t>. G</w:t>
      </w:r>
      <w:r w:rsidRPr="004802C8">
        <w:t xml:space="preserve">enotype and analysis are further detailed by </w:t>
      </w:r>
      <w:r w:rsidRPr="004802C8">
        <w:rPr>
          <w:b/>
          <w:bCs/>
        </w:rPr>
        <w:t>XX</w:t>
      </w:r>
      <w:r>
        <w:rPr>
          <w:b/>
          <w:bCs/>
        </w:rPr>
        <w:t xml:space="preserve"> et al</w:t>
      </w:r>
      <w:r w:rsidRPr="004802C8">
        <w:t>.</w:t>
      </w:r>
      <w:r>
        <w:t xml:space="preserve"> </w:t>
      </w:r>
      <w:r w:rsidRPr="004802C8">
        <w:t>We multiplied</w:t>
      </w:r>
      <w:r>
        <w:t xml:space="preserve"> the</w:t>
      </w:r>
      <w:r w:rsidRPr="004802C8">
        <w:t xml:space="preserve"> mean annual estimated annual proportion of Yukon River fall chum salmon by the total index of juvenile Chum salmon to yield a </w:t>
      </w:r>
      <w:r>
        <w:t xml:space="preserve">fall Chum </w:t>
      </w:r>
      <w:r w:rsidRPr="004802C8">
        <w:t xml:space="preserve">stock-specific juvenile index. </w:t>
      </w:r>
    </w:p>
    <w:p w14:paraId="24105ECE" w14:textId="77777777" w:rsidR="00482A06" w:rsidRPr="004802C8" w:rsidRDefault="00482A06" w:rsidP="00482A06">
      <w:pPr>
        <w:pStyle w:val="NormalWeb"/>
        <w:spacing w:before="0" w:beforeAutospacing="0" w:after="0" w:afterAutospacing="0"/>
        <w:ind w:firstLine="360"/>
      </w:pPr>
      <w:r w:rsidRPr="004802C8">
        <w:t xml:space="preserve">To translate the model estimated juvenile abundances to the scale of the observed juvenile abundances, we estimated a constant, </w:t>
      </w:r>
      <w:r w:rsidRPr="004802C8">
        <w:rPr>
          <w:i/>
          <w:iCs/>
        </w:rPr>
        <w:t>q</w:t>
      </w:r>
      <w:r w:rsidRPr="004802C8">
        <w:t xml:space="preserve">. We fit the model to the juvenile index ranging from brood years 2002 to 2022. Observation error was assumed as log-normally distributed: </w:t>
      </w:r>
    </w:p>
    <w:p w14:paraId="2311CE91" w14:textId="77777777" w:rsidR="00482A06" w:rsidRPr="004802C8" w:rsidRDefault="00482A06" w:rsidP="00482A06">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7D2E6052" w14:textId="77777777" w:rsidR="00482A06" w:rsidRPr="004802C8" w:rsidRDefault="00482A06" w:rsidP="00482A06">
      <w:pPr>
        <w:pStyle w:val="NormalWeb"/>
        <w:spacing w:before="0" w:beforeAutospacing="0" w:after="0" w:afterAutospacing="0"/>
        <w:ind w:firstLine="360"/>
        <w:jc w:val="center"/>
      </w:pPr>
    </w:p>
    <w:p w14:paraId="77322D36" w14:textId="77777777" w:rsidR="00482A06" w:rsidRPr="004802C8" w:rsidRDefault="00482A06" w:rsidP="00482A06">
      <w:pPr>
        <w:pStyle w:val="NormalWeb"/>
        <w:spacing w:before="0" w:beforeAutospacing="0" w:after="0" w:afterAutospacing="0"/>
        <w:ind w:firstLine="360"/>
      </w:pPr>
      <w:r>
        <w:t>T</w:t>
      </w:r>
      <w:r w:rsidRPr="004802C8">
        <w:t>otal return, harvest and spawner estimates for Yukon River</w:t>
      </w:r>
      <w:r>
        <w:t xml:space="preserve"> fall Chum salmon were</w:t>
      </w:r>
      <w:r w:rsidRPr="004802C8">
        <w:t xml:space="preserve"> provided by the Alaska Department of Fisheries and Game (ADFG) run reconstruction </w:t>
      </w:r>
      <w:r w:rsidRPr="004802C8">
        <w:fldChar w:fldCharType="begin"/>
      </w:r>
      <w:r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A full discussion of the run reconstruction model is available in Fleischman and Borba 2009</w:t>
      </w:r>
      <w:r>
        <w:t>. M</w:t>
      </w:r>
      <w:r w:rsidRPr="004802C8">
        <w:t>odel methods have remained the same, while the reconstruction model estimates have been updated with new data annually. Spawner abundances were estimated based on data from escapement monitoring projects that cover 95% of the drainage and yields drainage wide estimates. Harvest data to inform the run reconstruction was compiled from commercial fish tickets and subsistence surveys. In the reconstruction, the total run size was assumed  as the sum of the spawners and harvest. We fit the model to the return, harvest and spawner estimates ranging from brood years 2002 to 2022. W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acts as a weighting factor for the likelihood, where smaller </w:t>
      </w:r>
      <w:proofErr w:type="gramStart"/>
      <w:r>
        <w:t>sigma’s</w:t>
      </w:r>
      <w:proofErr w:type="gramEnd"/>
      <w:r>
        <w:t xml:space="preserve"> contribute more to the complete likelihood which helps account for the contributions of different sources of information.</w:t>
      </w:r>
    </w:p>
    <w:p w14:paraId="5AFD6162" w14:textId="77777777" w:rsidR="00482A06" w:rsidRPr="004802C8" w:rsidRDefault="00482A06" w:rsidP="00482A06">
      <w:pPr>
        <w:pStyle w:val="NormalWeb"/>
        <w:spacing w:before="0" w:beforeAutospacing="0" w:after="0" w:afterAutospacing="0"/>
        <w:ind w:firstLine="360"/>
      </w:pPr>
    </w:p>
    <w:p w14:paraId="458DD4AD" w14:textId="77777777" w:rsidR="00482A06" w:rsidRPr="004802C8" w:rsidRDefault="00482A06"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4802C8">
        <w:t xml:space="preserve">            Eq. 4.12</w:t>
      </w:r>
    </w:p>
    <w:p w14:paraId="6D24D626" w14:textId="77777777" w:rsidR="00482A06" w:rsidRPr="004802C8" w:rsidRDefault="00482A06"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Pr="004802C8">
        <w:t xml:space="preserve">            Eq. 4.13</w:t>
      </w:r>
    </w:p>
    <w:p w14:paraId="39385FD3" w14:textId="77777777" w:rsidR="00482A06" w:rsidRPr="004802C8" w:rsidRDefault="00482A06"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Pr="004802C8">
        <w:t xml:space="preserve">            Eq. 4.14</w:t>
      </w:r>
    </w:p>
    <w:p w14:paraId="42C0EA68" w14:textId="77777777" w:rsidR="00482A06" w:rsidRPr="004802C8" w:rsidRDefault="00482A06" w:rsidP="00482A06"/>
    <w:p w14:paraId="7DED7FEE" w14:textId="77777777" w:rsidR="00482A06" w:rsidRPr="004802C8" w:rsidRDefault="00482A06" w:rsidP="00482A06">
      <w:pPr>
        <w:ind w:firstLine="360"/>
      </w:pPr>
      <w:r w:rsidRPr="004802C8">
        <w:t xml:space="preserve">Age composition data that informed the run reconstruction was 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fit the estimation model to age composition estimates </w:t>
      </w:r>
      <w:r>
        <w:t xml:space="preserve">from each calendar year </w:t>
      </w:r>
      <w:r w:rsidRPr="004802C8">
        <w:t>provided by the run reconstruction. We used predicted run size b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 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distribution. </w:t>
      </w:r>
    </w:p>
    <w:p w14:paraId="1B51B9BC" w14:textId="77777777" w:rsidR="00482A06" w:rsidRPr="004802C8" w:rsidRDefault="00482A06" w:rsidP="00482A06">
      <w:pPr>
        <w:pStyle w:val="NormalWeb"/>
        <w:spacing w:before="0" w:beforeAutospacing="0" w:after="0" w:afterAutospacing="0"/>
      </w:pPr>
    </w:p>
    <w:p w14:paraId="294F26E8" w14:textId="77777777" w:rsidR="00482A06" w:rsidRPr="004802C8" w:rsidRDefault="00482A06" w:rsidP="00482A06">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Pr="004802C8">
        <w:t xml:space="preserve">   Eq. 4.15</w:t>
      </w:r>
    </w:p>
    <w:p w14:paraId="5C94624E" w14:textId="77777777" w:rsidR="00482A06" w:rsidRPr="004802C8" w:rsidRDefault="00482A06" w:rsidP="00482A06">
      <w:pPr>
        <w:pStyle w:val="Heading4"/>
      </w:pPr>
      <w:r w:rsidRPr="004802C8">
        <w:t>2.</w:t>
      </w:r>
      <w:r>
        <w:t>4</w:t>
      </w:r>
      <w:r w:rsidRPr="004802C8">
        <w:t xml:space="preserve"> Priors</w:t>
      </w:r>
    </w:p>
    <w:p w14:paraId="438C23E0" w14:textId="77777777" w:rsidR="00482A06" w:rsidRDefault="00482A06" w:rsidP="00482A06">
      <w:pPr>
        <w:ind w:firstLine="720"/>
      </w:pPr>
      <w:r>
        <w:t>P</w:t>
      </w:r>
      <w:r w:rsidRPr="004802C8">
        <w:t xml:space="preserve">riors </w:t>
      </w:r>
      <w:r>
        <w:t>were selected as</w:t>
      </w:r>
      <w:r w:rsidRPr="004802C8">
        <w:t xml:space="preserve"> generally weak or uninformative for a majority of parameters (Table 1).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Pr="004802C8">
        <w:t xml:space="preserve">. We applied a prior with a normal distribution, mean of 0 and standard deviation of 0.1. This regularized prior was imposed to avoid spurious correlations among covariates and productivity estimates.       </w:t>
      </w:r>
    </w:p>
    <w:p w14:paraId="72492489" w14:textId="77777777" w:rsidR="00482A06" w:rsidRPr="004802C8" w:rsidRDefault="00482A06" w:rsidP="00482A06">
      <w:pPr>
        <w:ind w:firstLine="720"/>
      </w:pPr>
    </w:p>
    <w:p w14:paraId="7B0B85A4" w14:textId="77777777" w:rsidR="00482A06" w:rsidRPr="004802C8" w:rsidRDefault="00482A06" w:rsidP="00482A06">
      <w:pPr>
        <w:pStyle w:val="Heading4"/>
      </w:pPr>
      <w:r w:rsidRPr="004802C8">
        <w:lastRenderedPageBreak/>
        <w:t>2.</w:t>
      </w:r>
      <w:r>
        <w:t>5</w:t>
      </w:r>
      <w:r w:rsidRPr="004802C8">
        <w:t xml:space="preserve"> Ecosystem Covariates</w:t>
      </w:r>
    </w:p>
    <w:p w14:paraId="0412D7BF" w14:textId="77777777" w:rsidR="00482A06" w:rsidRDefault="00482A06" w:rsidP="00482A06">
      <w:pPr>
        <w:ind w:firstLine="720"/>
      </w:pPr>
      <w:r w:rsidRPr="004802C8">
        <w:t xml:space="preserve">Covariates included in the IPM were gathered based </w:t>
      </w:r>
      <w:r>
        <w:t xml:space="preserve">on </w:t>
      </w:r>
      <w:r w:rsidRPr="004802C8">
        <w:t>support from peer reviewed literature (Table 2, Figure 2). All covariates were mean-scaled</w:t>
      </w:r>
      <w:r>
        <w:t xml:space="preserve"> and included in the IPM all at once</w:t>
      </w:r>
      <w:r w:rsidRPr="004802C8">
        <w:t xml:space="preserve">. </w:t>
      </w:r>
    </w:p>
    <w:p w14:paraId="61EB74E7" w14:textId="77777777" w:rsidR="00482A06" w:rsidRDefault="00482A06" w:rsidP="00482A06">
      <w:pPr>
        <w:pStyle w:val="Heading5"/>
      </w:pPr>
      <w:r>
        <w:t xml:space="preserve">2.5.1 Egg to the first summer at sea </w:t>
      </w:r>
    </w:p>
    <w:p w14:paraId="20F0BCCD" w14:textId="77777777" w:rsidR="00482A06" w:rsidRDefault="00482A06" w:rsidP="00482A06">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Pr="004802C8">
        <w:t>Yukon River flow rates, cumulative degree days for sea surface temperatures in the Northern Bering Sea</w:t>
      </w:r>
      <w:r>
        <w:t xml:space="preserve"> and </w:t>
      </w:r>
      <w:r w:rsidRPr="004802C8">
        <w:t>pollock recruitment index</w:t>
      </w:r>
      <w:r>
        <w:t>. W</w:t>
      </w:r>
      <w:r w:rsidRPr="004802C8">
        <w:t xml:space="preserve">e included the mean trend in spawner size at age for spawners that returned during the juvenile brood year. </w:t>
      </w:r>
      <w:r>
        <w:t>S</w:t>
      </w:r>
      <w:r w:rsidRPr="004802C8">
        <w:t xml:space="preserve">ize at age can impact reproduction potential and </w:t>
      </w:r>
      <w:r>
        <w:t>a</w:t>
      </w:r>
      <w:r w:rsidRPr="004802C8">
        <w:t>ffect productivity</w:t>
      </w:r>
      <w:r>
        <w:t>.</w:t>
      </w:r>
      <w:r w:rsidRPr="004802C8">
        <w:t xml:space="preserve"> </w:t>
      </w:r>
      <w:r>
        <w:t>W</w:t>
      </w:r>
      <w:r w:rsidRPr="004802C8">
        <w:t xml:space="preserve">e hypothesized a positive relationship between size and productivity where bigger fish produce more offspring and have greater reproductive success </w:t>
      </w:r>
      <w:r w:rsidRPr="004802C8">
        <w:fldChar w:fldCharType="begin"/>
      </w:r>
      <w:r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Ohlberger et al. 2020, Oke et al. 2020, Feddern et al. 2024)</w:t>
      </w:r>
      <w:r w:rsidRPr="004802C8">
        <w:fldChar w:fldCharType="end"/>
      </w:r>
      <w:r w:rsidRPr="004802C8">
        <w:t>. The Alaska Department of Fish and Game (ADFG) conducts standardized salmon escapement surveys across Alaska where they have recorded salmon length, sex and age since the 1990’s. This information is publicly available (Supplemental Table 1)</w:t>
      </w:r>
      <w:r>
        <w:t>. W</w:t>
      </w:r>
      <w:r w:rsidRPr="004802C8">
        <w:t xml:space="preserve">e compiled Yukon River Chum salmon age and length data </w:t>
      </w:r>
      <w:r>
        <w:t xml:space="preserve">spanning </w:t>
      </w:r>
      <w:r w:rsidRPr="004802C8">
        <w:t>2000-2021</w:t>
      </w:r>
      <w:r>
        <w:t xml:space="preserve"> from project sites with current timeseries and estimated a common trend in size at age using a dynamic factor analysis (DFA) (</w:t>
      </w:r>
      <w:r w:rsidRPr="000170A9">
        <w:t>Text S1.1,</w:t>
      </w:r>
      <w:r>
        <w:t xml:space="preserve"> Table S</w:t>
      </w:r>
      <w:r w:rsidRPr="0070147F">
        <w:rPr>
          <w:b/>
          <w:bCs/>
        </w:rPr>
        <w:t>XX</w:t>
      </w:r>
      <w:r>
        <w:t>)</w:t>
      </w:r>
      <w:r w:rsidRPr="004802C8">
        <w:t xml:space="preserve">. </w:t>
      </w:r>
    </w:p>
    <w:p w14:paraId="4E87DA1D" w14:textId="77777777" w:rsidR="00482A06" w:rsidRPr="004802C8" w:rsidRDefault="00482A06" w:rsidP="00482A06">
      <w:pPr>
        <w:ind w:firstLine="720"/>
      </w:pPr>
      <w:r w:rsidRPr="004802C8">
        <w:t>We included the Yukon River mainstem mean flow for May and June</w:t>
      </w:r>
      <w:r>
        <w:t>. We hypothesized</w:t>
      </w:r>
      <w:r w:rsidRPr="004802C8">
        <w:t xml:space="preserve"> that increased river flow has a negative relationship with productivity as it makes juvenile foraging more difficult </w:t>
      </w:r>
      <w:r w:rsidRPr="004802C8">
        <w:fldChar w:fldCharType="begin"/>
      </w:r>
      <w:r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Pr="004802C8">
        <w:fldChar w:fldCharType="separate"/>
      </w:r>
      <w:r w:rsidRPr="004802C8">
        <w:rPr>
          <w:noProof/>
        </w:rPr>
        <w:t>(Neuswanger et al. 2015)</w:t>
      </w:r>
      <w:r w:rsidRPr="004802C8">
        <w:fldChar w:fldCharType="end"/>
      </w:r>
      <w:r w:rsidRPr="004802C8">
        <w:t xml:space="preserve">. A majority of juvenile </w:t>
      </w:r>
      <w:r>
        <w:t>C</w:t>
      </w:r>
      <w:r w:rsidRPr="004802C8">
        <w:t xml:space="preserve">hum leave the lower Yukon River Delta by the end of June and occasionally into July, depending on ice break up phenology </w:t>
      </w:r>
      <w:r w:rsidRPr="004802C8">
        <w:fldChar w:fldCharType="begin"/>
      </w:r>
      <w:r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Pr="004802C8">
        <w:fldChar w:fldCharType="separate"/>
      </w:r>
      <w:r w:rsidRPr="004802C8">
        <w:rPr>
          <w:noProof/>
        </w:rPr>
        <w:t>(Miller &amp; Weiss 2023)</w:t>
      </w:r>
      <w:r w:rsidRPr="004802C8">
        <w:fldChar w:fldCharType="end"/>
      </w:r>
      <w:r>
        <w:t>. G</w:t>
      </w:r>
      <w:r w:rsidRPr="004802C8">
        <w:t xml:space="preserve">iven this outmigration timing, Yukon River flow rates in May and June are the most likely to impact juvenile feeding and address this hypothesis. We acquired monthly flow data (cubic feet per second) from a gage hosted by the USGS at Pilot Station, AK, along the Lower Yukon River (Table 2, Table S1). </w:t>
      </w:r>
    </w:p>
    <w:p w14:paraId="4CC77BFA" w14:textId="77777777" w:rsidR="00482A06" w:rsidRPr="004802C8" w:rsidRDefault="00482A06" w:rsidP="00482A06">
      <w:pPr>
        <w:ind w:firstLine="720"/>
      </w:pPr>
      <w:r w:rsidRPr="004802C8">
        <w:t xml:space="preserve">We included Northern Bering Sea Summer (NBS) </w:t>
      </w:r>
      <w:r>
        <w:t>c</w:t>
      </w:r>
      <w:r w:rsidRPr="004802C8">
        <w:t xml:space="preserve">umulative </w:t>
      </w:r>
      <w:r>
        <w:t>d</w:t>
      </w:r>
      <w:r w:rsidRPr="004802C8">
        <w:t xml:space="preserve">egree </w:t>
      </w:r>
      <w:r>
        <w:t>d</w:t>
      </w:r>
      <w:r w:rsidRPr="004802C8">
        <w:t xml:space="preserve">ays (CDD) to represent the temperature conditions preceding the NBS survey and represent ecosystem conditions for the first couple months fish </w:t>
      </w:r>
      <w:r>
        <w:t xml:space="preserve">are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xml:space="preserve">. The hypothesized positive relationship may arise if warmer temperatures enhance juvenile salmon growth rates as they enter the marine environment which can reduce size 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To calculate CDD we used the daily mean NBS SS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brood year +1 to align with when juvenile salmonids would experience </w:t>
      </w:r>
      <w:r>
        <w:t>the</w:t>
      </w:r>
      <w:r w:rsidRPr="004802C8">
        <w:t xml:space="preserve"> temperature conditions.</w:t>
      </w:r>
    </w:p>
    <w:p w14:paraId="1BEBFFD0" w14:textId="77777777" w:rsidR="00482A06" w:rsidRDefault="00482A06" w:rsidP="00482A06">
      <w:pPr>
        <w:ind w:firstLine="720"/>
      </w:pPr>
      <w:r w:rsidRPr="004802C8">
        <w:t>We included the EBS walleye pollock (</w:t>
      </w:r>
      <w:r w:rsidRPr="004802C8">
        <w:rPr>
          <w:i/>
          <w:iCs/>
        </w:rPr>
        <w:t>Gadus chalcogrammus</w:t>
      </w:r>
      <w:r w:rsidRPr="004802C8">
        <w:t xml:space="preserve">) recruitment index from the pollock stock assessment 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While juvenile Chum salmon consume multiple fish species, forage fish typically have patchy distributions making them difficult to survey and estimate reliable indices, thus the pollock recruitment index represents robust prey index for juvenile Chum salmon</w:t>
      </w:r>
      <w:r>
        <w:t xml:space="preserve">, and typically are the most abundant species in the forage fish biomass </w:t>
      </w:r>
      <w:r>
        <w:fldChar w:fldCharType="begin"/>
      </w:r>
      <w:r>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fldChar w:fldCharType="separate"/>
      </w:r>
      <w:r>
        <w:rPr>
          <w:noProof/>
        </w:rPr>
        <w:t>(Hollowed et al. 2012)</w:t>
      </w:r>
      <w:r>
        <w:fldChar w:fldCharType="end"/>
      </w:r>
      <w:r w:rsidRPr="004802C8">
        <w:t xml:space="preserve">. 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High quality prey sources are</w:t>
      </w:r>
      <w:r w:rsidRPr="004802C8">
        <w:t xml:space="preserve"> important for lipid </w:t>
      </w:r>
      <w:r w:rsidRPr="004802C8">
        <w:lastRenderedPageBreak/>
        <w:t xml:space="preserve">accumulation and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47C187CF" w14:textId="77777777" w:rsidR="00482A06" w:rsidRPr="004802C8" w:rsidRDefault="00482A06" w:rsidP="00482A06">
      <w:pPr>
        <w:pStyle w:val="Heading5"/>
      </w:pPr>
      <w:r>
        <w:t xml:space="preserve">2.5.1 First winter at sea to terminal river harvest </w:t>
      </w:r>
    </w:p>
    <w:p w14:paraId="6683E158" w14:textId="77777777" w:rsidR="00482A06" w:rsidRPr="004802C8" w:rsidRDefault="00482A06" w:rsidP="00482A06">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2,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fullness index,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Alaska, Japan, Korea and Russia. 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t xml:space="preserve">account for differences </w:t>
      </w:r>
      <w:r w:rsidRPr="004802C8">
        <w:t xml:space="preserve">in the number of stomachs examined at each station, we used a generalized additive model to estimate an SFI. </w:t>
      </w:r>
      <w:r>
        <w:t>T</w:t>
      </w:r>
      <w:r w:rsidRPr="004802C8">
        <w:t>he model took the following form:</w:t>
      </w:r>
    </w:p>
    <w:p w14:paraId="6C68E24E" w14:textId="77777777" w:rsidR="00482A06" w:rsidRPr="004802C8" w:rsidRDefault="00482A06" w:rsidP="00482A06">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Eq. 4.16</w:t>
      </w:r>
    </w:p>
    <w:p w14:paraId="0EBEB569" w14:textId="77777777" w:rsidR="00482A06" w:rsidRPr="00020CA6" w:rsidRDefault="00482A06" w:rsidP="00482A0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index </w:t>
      </w:r>
      <w:r w:rsidRPr="004802C8">
        <w:rPr>
          <w:rFonts w:eastAsiaTheme="minorEastAsia"/>
        </w:rPr>
        <w:t xml:space="preserve">model was assessed for convergence and residuals were assessed for homogeneity. </w:t>
      </w:r>
    </w:p>
    <w:p w14:paraId="45424659" w14:textId="77777777" w:rsidR="00482A06" w:rsidRPr="004802C8" w:rsidRDefault="00482A06" w:rsidP="00482A06">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1A91AFEF" w14:textId="77777777" w:rsidR="00482A06" w:rsidRDefault="00482A06" w:rsidP="00482A06">
      <w:pPr>
        <w:ind w:firstLine="720"/>
      </w:pPr>
      <w:r w:rsidRPr="004802C8">
        <w:t xml:space="preserve">Finally, we included Chum and Pink hatchery release abundances, separately, from Alaska, Japan, Korea and Russia. 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tolling average of hatchery releases so that they occur in the model at a timestep where releases would overlap with Fall chum salmon in the ocean. For example, Chum salmon </w:t>
      </w:r>
      <w:r w:rsidRPr="002C695A">
        <w:t xml:space="preserve">hatchery releases in </w:t>
      </w:r>
      <w:r>
        <w:t xml:space="preserve">brood </w:t>
      </w:r>
      <w:r w:rsidRPr="002C695A">
        <w:t xml:space="preserve">year </w:t>
      </w:r>
      <w:r>
        <w:t>2000</w:t>
      </w:r>
      <w:r w:rsidRPr="002C695A">
        <w:t xml:space="preserve"> </w:t>
      </w:r>
      <w:r>
        <w:t xml:space="preserve">could begin to interact with Yukon River Fall Chum salmon by 2002 (calendar year, t+2) and due to variation in age structure, brood year 2000 may continue to compete with wild Yukon River fall chum for 3 more years. To capture this, we include a three-year rolling average of </w:t>
      </w:r>
      <w:r>
        <w:lastRenderedPageBreak/>
        <w:t xml:space="preserve">hatchery releases from brood year t + 2. While migration distances and times certainly vary from these different release points, we include hatchery releases to represent a coarse marine competition index. Since Pink salmon have a different life history than Chum salmon, we did not use a rolling average, we added a t+1 lag so pink salmon from brood year 2000 could compete with Yukon River Fall Chum in calendar year 2001. </w:t>
      </w:r>
    </w:p>
    <w:p w14:paraId="7A098583" w14:textId="77777777" w:rsidR="00A16908" w:rsidRDefault="00A16908"/>
    <w:p w14:paraId="2F1D696F" w14:textId="77777777" w:rsidR="00E22B9B" w:rsidRDefault="00E22B9B" w:rsidP="00E22B9B">
      <w:pPr>
        <w:pStyle w:val="Heading4"/>
      </w:pPr>
      <w:r>
        <w:t>Supplemental Text:</w:t>
      </w:r>
    </w:p>
    <w:p w14:paraId="166288D0" w14:textId="77777777" w:rsidR="00E22B9B" w:rsidRDefault="00E22B9B" w:rsidP="00E22B9B">
      <w:pPr>
        <w:pStyle w:val="Heading5"/>
        <w:numPr>
          <w:ilvl w:val="1"/>
          <w:numId w:val="2"/>
        </w:numPr>
      </w:pPr>
      <w:r>
        <w:t>Dynamic Factor Analysis for Spawner Size</w:t>
      </w:r>
    </w:p>
    <w:p w14:paraId="5D2763F6" w14:textId="43398327" w:rsidR="00E22B9B" w:rsidRPr="00A04B2B" w:rsidRDefault="00E22B9B" w:rsidP="00E22B9B">
      <w:pPr>
        <w:ind w:firstLine="380"/>
      </w:pPr>
      <w:r w:rsidRPr="00A04B2B">
        <w:t xml:space="preserve">To </w:t>
      </w:r>
      <w:r>
        <w:t xml:space="preserve">estimate a </w:t>
      </w:r>
      <w:r w:rsidRPr="00A04B2B">
        <w:t>temporal trend</w:t>
      </w:r>
      <w:r>
        <w:t xml:space="preserve"> for</w:t>
      </w:r>
      <w:r w:rsidRPr="00A04B2B">
        <w:t xml:space="preserve"> </w:t>
      </w:r>
      <w:r>
        <w:t xml:space="preserve">Yukon River Fall </w:t>
      </w:r>
      <w:r w:rsidRPr="00A04B2B">
        <w:t xml:space="preserve">chum </w:t>
      </w:r>
      <w:proofErr w:type="gramStart"/>
      <w:r w:rsidRPr="00A04B2B">
        <w:t>salmon</w:t>
      </w:r>
      <w:proofErr w:type="gramEnd"/>
      <w:r>
        <w:t xml:space="preserve"> mean size at age,</w:t>
      </w:r>
      <w:r w:rsidRPr="00A04B2B">
        <w:t xml:space="preserve"> we conducted a dynamic factor analysis (DFA) using data from the Yukon region collected between </w:t>
      </w:r>
      <w:r w:rsidRPr="004802C8">
        <w:t>2000-2021</w:t>
      </w:r>
      <w:r>
        <w:t xml:space="preserve">. Data from 2000 to 2016 was collated by </w:t>
      </w:r>
      <w:proofErr w:type="spellStart"/>
      <w:r>
        <w:t>Oke</w:t>
      </w:r>
      <w:proofErr w:type="spellEnd"/>
      <w:r>
        <w:t xml:space="preserve"> et al, and more recent years were downloaded from the Alaska Department of Fish and Game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rsidR="00223520">
        <w:t xml:space="preserve"> </w:t>
      </w:r>
      <w:r>
        <w:t>for all escapement projects with recent data (Table S</w:t>
      </w:r>
      <w:r w:rsidR="00223520">
        <w:t>1</w:t>
      </w:r>
      <w:r>
        <w:t xml:space="preserve">). </w:t>
      </w:r>
      <w:r w:rsidRPr="00A04B2B">
        <w:t xml:space="preserve">We filtered the data to include only escapement samples and </w:t>
      </w:r>
      <w:r>
        <w:t>marine</w:t>
      </w:r>
      <w:r w:rsidRPr="00A04B2B">
        <w:t xml:space="preserve"> ages ranging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4B32AA62" w14:textId="77777777" w:rsidR="00E22B9B" w:rsidRPr="00A04B2B" w:rsidRDefault="00E22B9B" w:rsidP="00E22B9B">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71BF5F85" w14:textId="77777777" w:rsidR="00E22B9B" w:rsidRDefault="00E22B9B" w:rsidP="00E22B9B"/>
    <w:p w14:paraId="55C05D10" w14:textId="77777777" w:rsidR="00E22B9B" w:rsidRDefault="00E22B9B" w:rsidP="00E22B9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FBF104B" w14:textId="77777777" w:rsidR="00E22B9B" w:rsidRPr="00A04B2B" w:rsidRDefault="00E22B9B" w:rsidP="00E22B9B"/>
    <w:p w14:paraId="6FE0F325" w14:textId="77777777" w:rsidR="00E22B9B" w:rsidRPr="00A04B2B" w:rsidRDefault="00E22B9B" w:rsidP="00E22B9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23DCD3D8" w14:textId="77777777" w:rsidR="00E22B9B" w:rsidRDefault="00E22B9B" w:rsidP="00E22B9B"/>
    <w:p w14:paraId="69B7D39E" w14:textId="77777777" w:rsidR="00E22B9B" w:rsidRPr="00A04B2B" w:rsidRDefault="00E22B9B" w:rsidP="00E22B9B">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3E3F8C" w14:textId="77777777" w:rsidR="00E22B9B" w:rsidRDefault="00E22B9B" w:rsidP="00E22B9B"/>
    <w:p w14:paraId="0B18ADF6" w14:textId="77777777" w:rsidR="00E22B9B" w:rsidRDefault="00E22B9B" w:rsidP="00E22B9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4CD67083" w14:textId="77777777" w:rsidR="00E22B9B" w:rsidRDefault="00E22B9B" w:rsidP="00E22B9B"/>
    <w:p w14:paraId="59A729A1" w14:textId="77777777" w:rsidR="00E22B9B" w:rsidRPr="0038279E" w:rsidRDefault="00E22B9B" w:rsidP="00E22B9B">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7CF4EFBC" w14:textId="77777777" w:rsidR="00E22B9B" w:rsidRDefault="00E22B9B" w:rsidP="00E22B9B"/>
    <w:p w14:paraId="3C2E2313" w14:textId="77777777" w:rsidR="00E22B9B" w:rsidRDefault="00E22B9B"/>
    <w:sectPr w:rsidR="00E22B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4"/>
  </w:num>
  <w:num w:numId="2" w16cid:durableId="2105219401">
    <w:abstractNumId w:val="0"/>
  </w:num>
  <w:num w:numId="3" w16cid:durableId="2138326831">
    <w:abstractNumId w:val="3"/>
  </w:num>
  <w:num w:numId="4" w16cid:durableId="2109500812">
    <w:abstractNumId w:val="1"/>
  </w:num>
  <w:num w:numId="5" w16cid:durableId="1763335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A06"/>
    <w:rsid w:val="00223520"/>
    <w:rsid w:val="002A359C"/>
    <w:rsid w:val="00362C50"/>
    <w:rsid w:val="004566AE"/>
    <w:rsid w:val="00482A06"/>
    <w:rsid w:val="00941D1E"/>
    <w:rsid w:val="009D6753"/>
    <w:rsid w:val="00A16908"/>
    <w:rsid w:val="00A71B1B"/>
    <w:rsid w:val="00CB50FD"/>
    <w:rsid w:val="00E22B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AE8C10"/>
  <w15:chartTrackingRefBased/>
  <w15:docId w15:val="{C9072401-E61A-5048-928F-2F6609B75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A06"/>
    <w:rPr>
      <w:rFonts w:ascii="Times New Roman" w:eastAsia="Times New Roman" w:hAnsi="Times New Roman" w:cs="Times New Roman"/>
    </w:rPr>
  </w:style>
  <w:style w:type="paragraph" w:styleId="Heading1">
    <w:name w:val="heading 1"/>
    <w:basedOn w:val="Normal"/>
    <w:next w:val="Normal"/>
    <w:link w:val="Heading1Char"/>
    <w:uiPriority w:val="9"/>
    <w:qFormat/>
    <w:rsid w:val="00482A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82A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82A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82A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82A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2A0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A0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A0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A0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A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82A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82A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82A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82A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2A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A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A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A06"/>
    <w:rPr>
      <w:rFonts w:eastAsiaTheme="majorEastAsia" w:cstheme="majorBidi"/>
      <w:color w:val="272727" w:themeColor="text1" w:themeTint="D8"/>
    </w:rPr>
  </w:style>
  <w:style w:type="paragraph" w:styleId="Title">
    <w:name w:val="Title"/>
    <w:basedOn w:val="Normal"/>
    <w:next w:val="Normal"/>
    <w:link w:val="TitleChar"/>
    <w:uiPriority w:val="10"/>
    <w:qFormat/>
    <w:rsid w:val="00482A0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A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A0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A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A0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2A06"/>
    <w:rPr>
      <w:i/>
      <w:iCs/>
      <w:color w:val="404040" w:themeColor="text1" w:themeTint="BF"/>
    </w:rPr>
  </w:style>
  <w:style w:type="paragraph" w:styleId="ListParagraph">
    <w:name w:val="List Paragraph"/>
    <w:basedOn w:val="Normal"/>
    <w:uiPriority w:val="34"/>
    <w:qFormat/>
    <w:rsid w:val="00482A06"/>
    <w:pPr>
      <w:ind w:left="720"/>
      <w:contextualSpacing/>
    </w:pPr>
  </w:style>
  <w:style w:type="character" w:styleId="IntenseEmphasis">
    <w:name w:val="Intense Emphasis"/>
    <w:basedOn w:val="DefaultParagraphFont"/>
    <w:uiPriority w:val="21"/>
    <w:qFormat/>
    <w:rsid w:val="00482A06"/>
    <w:rPr>
      <w:i/>
      <w:iCs/>
      <w:color w:val="0F4761" w:themeColor="accent1" w:themeShade="BF"/>
    </w:rPr>
  </w:style>
  <w:style w:type="paragraph" w:styleId="IntenseQuote">
    <w:name w:val="Intense Quote"/>
    <w:basedOn w:val="Normal"/>
    <w:next w:val="Normal"/>
    <w:link w:val="IntenseQuoteChar"/>
    <w:uiPriority w:val="30"/>
    <w:qFormat/>
    <w:rsid w:val="00482A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2A06"/>
    <w:rPr>
      <w:i/>
      <w:iCs/>
      <w:color w:val="0F4761" w:themeColor="accent1" w:themeShade="BF"/>
    </w:rPr>
  </w:style>
  <w:style w:type="character" w:styleId="IntenseReference">
    <w:name w:val="Intense Reference"/>
    <w:basedOn w:val="DefaultParagraphFont"/>
    <w:uiPriority w:val="32"/>
    <w:qFormat/>
    <w:rsid w:val="00482A06"/>
    <w:rPr>
      <w:b/>
      <w:bCs/>
      <w:smallCaps/>
      <w:color w:val="0F4761" w:themeColor="accent1" w:themeShade="BF"/>
      <w:spacing w:val="5"/>
    </w:rPr>
  </w:style>
  <w:style w:type="paragraph" w:styleId="NormalWeb">
    <w:name w:val="Normal (Web)"/>
    <w:basedOn w:val="Normal"/>
    <w:uiPriority w:val="99"/>
    <w:unhideWhenUsed/>
    <w:rsid w:val="00482A06"/>
    <w:pPr>
      <w:spacing w:before="100" w:beforeAutospacing="1" w:after="100" w:afterAutospacing="1"/>
    </w:pPr>
  </w:style>
  <w:style w:type="character" w:styleId="CommentReference">
    <w:name w:val="annotation reference"/>
    <w:basedOn w:val="DefaultParagraphFont"/>
    <w:uiPriority w:val="99"/>
    <w:semiHidden/>
    <w:unhideWhenUsed/>
    <w:rsid w:val="00482A06"/>
    <w:rPr>
      <w:sz w:val="16"/>
      <w:szCs w:val="16"/>
    </w:rPr>
  </w:style>
  <w:style w:type="paragraph" w:styleId="CommentText">
    <w:name w:val="annotation text"/>
    <w:basedOn w:val="Normal"/>
    <w:link w:val="CommentTextChar"/>
    <w:uiPriority w:val="99"/>
    <w:unhideWhenUsed/>
    <w:rsid w:val="00482A06"/>
    <w:rPr>
      <w:sz w:val="20"/>
      <w:szCs w:val="20"/>
    </w:rPr>
  </w:style>
  <w:style w:type="character" w:customStyle="1" w:styleId="CommentTextChar">
    <w:name w:val="Comment Text Char"/>
    <w:basedOn w:val="DefaultParagraphFont"/>
    <w:link w:val="CommentText"/>
    <w:uiPriority w:val="99"/>
    <w:rsid w:val="00482A0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2A06"/>
    <w:rPr>
      <w:b/>
      <w:bCs/>
    </w:rPr>
  </w:style>
  <w:style w:type="character" w:customStyle="1" w:styleId="CommentSubjectChar">
    <w:name w:val="Comment Subject Char"/>
    <w:basedOn w:val="CommentTextChar"/>
    <w:link w:val="CommentSubject"/>
    <w:uiPriority w:val="99"/>
    <w:semiHidden/>
    <w:rsid w:val="00482A06"/>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482A06"/>
    <w:pPr>
      <w:ind w:left="720" w:hanging="720"/>
    </w:pPr>
  </w:style>
  <w:style w:type="character" w:styleId="PlaceholderText">
    <w:name w:val="Placeholder Text"/>
    <w:basedOn w:val="DefaultParagraphFont"/>
    <w:uiPriority w:val="99"/>
    <w:semiHidden/>
    <w:rsid w:val="00482A06"/>
    <w:rPr>
      <w:color w:val="666666"/>
    </w:rPr>
  </w:style>
  <w:style w:type="character" w:styleId="Hyperlink">
    <w:name w:val="Hyperlink"/>
    <w:basedOn w:val="DefaultParagraphFont"/>
    <w:uiPriority w:val="99"/>
    <w:unhideWhenUsed/>
    <w:rsid w:val="00482A06"/>
    <w:rPr>
      <w:color w:val="467886" w:themeColor="hyperlink"/>
      <w:u w:val="single"/>
    </w:rPr>
  </w:style>
  <w:style w:type="paragraph" w:styleId="Revision">
    <w:name w:val="Revision"/>
    <w:hidden/>
    <w:uiPriority w:val="99"/>
    <w:semiHidden/>
    <w:rsid w:val="00482A06"/>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82A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A06"/>
    <w:rPr>
      <w:rFonts w:ascii="Segoe UI" w:eastAsia="Times New Roman" w:hAnsi="Segoe UI" w:cs="Segoe UI"/>
      <w:sz w:val="18"/>
      <w:szCs w:val="18"/>
    </w:rPr>
  </w:style>
  <w:style w:type="paragraph" w:customStyle="1" w:styleId="whitespace-normal">
    <w:name w:val="whitespace-normal"/>
    <w:basedOn w:val="Normal"/>
    <w:rsid w:val="00482A06"/>
    <w:pPr>
      <w:spacing w:before="100" w:beforeAutospacing="1" w:after="100" w:afterAutospacing="1"/>
    </w:pPr>
  </w:style>
  <w:style w:type="paragraph" w:customStyle="1" w:styleId="whitespace-pre-wrap">
    <w:name w:val="whitespace-pre-wrap"/>
    <w:basedOn w:val="Normal"/>
    <w:rsid w:val="00482A0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gsullaway@alaska.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17322</Words>
  <Characters>98741</Characters>
  <Application>Microsoft Office Word</Application>
  <DocSecurity>0</DocSecurity>
  <Lines>822</Lines>
  <Paragraphs>231</Paragraphs>
  <ScaleCrop>false</ScaleCrop>
  <Company/>
  <LinksUpToDate>false</LinksUpToDate>
  <CharactersWithSpaces>115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cp:revision>
  <dcterms:created xsi:type="dcterms:W3CDTF">2025-01-13T20:58:00Z</dcterms:created>
  <dcterms:modified xsi:type="dcterms:W3CDTF">2025-01-13T21:00:00Z</dcterms:modified>
</cp:coreProperties>
</file>